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56E79" w:rsidRDefault="009B4693" w:rsidP="00856E79">
      <w:pPr>
        <w:spacing w:line="360" w:lineRule="auto"/>
        <w:jc w:val="both"/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t>Table S6</w:t>
      </w:r>
      <w:r w:rsidR="00F906E2">
        <w:rPr>
          <w:rFonts w:ascii="Arial" w:hAnsi="Arial" w:cs="Arial"/>
          <w:b/>
          <w:bCs/>
        </w:rPr>
        <w:t>.</w:t>
      </w:r>
    </w:p>
    <w:p w:rsidR="00F906E2" w:rsidRDefault="00F906E2" w:rsidP="00856E79">
      <w:pPr>
        <w:spacing w:line="360" w:lineRule="auto"/>
        <w:jc w:val="both"/>
        <w:rPr>
          <w:rFonts w:ascii="Arial" w:hAnsi="Arial" w:cs="Arial"/>
          <w:b/>
          <w:bCs/>
        </w:rPr>
      </w:pPr>
    </w:p>
    <w:tbl>
      <w:tblPr>
        <w:tblW w:w="10785" w:type="dxa"/>
        <w:tblInd w:w="-10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/>
      </w:tblPr>
      <w:tblGrid>
        <w:gridCol w:w="1162"/>
        <w:gridCol w:w="6646"/>
        <w:gridCol w:w="992"/>
        <w:gridCol w:w="1985"/>
      </w:tblGrid>
      <w:tr w:rsidR="00856E79" w:rsidRPr="00F01A2D" w:rsidTr="00B85653">
        <w:tc>
          <w:tcPr>
            <w:tcW w:w="0" w:type="auto"/>
          </w:tcPr>
          <w:p w:rsidR="00856E79" w:rsidRPr="00F01A2D" w:rsidRDefault="00856E79" w:rsidP="00B85653">
            <w:pPr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01A2D">
              <w:rPr>
                <w:rFonts w:ascii="Arial" w:hAnsi="Arial" w:cs="Arial"/>
                <w:b/>
                <w:bCs/>
                <w:sz w:val="20"/>
                <w:szCs w:val="20"/>
              </w:rPr>
              <w:t>Gene</w:t>
            </w:r>
          </w:p>
        </w:tc>
        <w:tc>
          <w:tcPr>
            <w:tcW w:w="0" w:type="auto"/>
          </w:tcPr>
          <w:p w:rsidR="00856E79" w:rsidRPr="00F01A2D" w:rsidRDefault="00856E79" w:rsidP="00B85653">
            <w:pPr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01A2D">
              <w:rPr>
                <w:rFonts w:ascii="Arial" w:hAnsi="Arial" w:cs="Arial"/>
                <w:b/>
                <w:bCs/>
                <w:sz w:val="20"/>
                <w:szCs w:val="20"/>
              </w:rPr>
              <w:t>Primer sequences</w:t>
            </w:r>
          </w:p>
        </w:tc>
        <w:tc>
          <w:tcPr>
            <w:tcW w:w="992" w:type="dxa"/>
          </w:tcPr>
          <w:p w:rsidR="00856E79" w:rsidRPr="00F01A2D" w:rsidRDefault="00856E79" w:rsidP="00B85653">
            <w:pPr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01A2D">
              <w:rPr>
                <w:rFonts w:ascii="Arial" w:hAnsi="Arial" w:cs="Arial"/>
                <w:b/>
                <w:bCs/>
                <w:sz w:val="20"/>
                <w:szCs w:val="20"/>
              </w:rPr>
              <w:t>Tm (°C)</w:t>
            </w:r>
          </w:p>
        </w:tc>
        <w:tc>
          <w:tcPr>
            <w:tcW w:w="1985" w:type="dxa"/>
          </w:tcPr>
          <w:p w:rsidR="00856E79" w:rsidRPr="00F01A2D" w:rsidRDefault="00856E79" w:rsidP="00B85653">
            <w:pPr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01A2D">
              <w:rPr>
                <w:rFonts w:ascii="Arial" w:hAnsi="Arial" w:cs="Arial"/>
                <w:b/>
                <w:bCs/>
                <w:sz w:val="20"/>
                <w:szCs w:val="20"/>
              </w:rPr>
              <w:t>Product size (</w:t>
            </w:r>
            <w:proofErr w:type="spellStart"/>
            <w:r w:rsidRPr="00F01A2D">
              <w:rPr>
                <w:rFonts w:ascii="Arial" w:hAnsi="Arial" w:cs="Arial"/>
                <w:b/>
                <w:bCs/>
                <w:sz w:val="20"/>
                <w:szCs w:val="20"/>
              </w:rPr>
              <w:t>bp</w:t>
            </w:r>
            <w:proofErr w:type="spellEnd"/>
            <w:r w:rsidRPr="00F01A2D">
              <w:rPr>
                <w:rFonts w:ascii="Arial" w:hAnsi="Arial" w:cs="Arial"/>
                <w:b/>
                <w:bCs/>
                <w:sz w:val="20"/>
                <w:szCs w:val="20"/>
              </w:rPr>
              <w:t>)</w:t>
            </w:r>
          </w:p>
        </w:tc>
      </w:tr>
      <w:tr w:rsidR="00856E79" w:rsidRPr="00F01A2D" w:rsidTr="00B85653">
        <w:tc>
          <w:tcPr>
            <w:tcW w:w="0" w:type="auto"/>
          </w:tcPr>
          <w:p w:rsidR="00856E79" w:rsidRPr="00F01A2D" w:rsidRDefault="003A267C" w:rsidP="00B85653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pe</w:t>
            </w:r>
            <w:r w:rsidR="00856E79" w:rsidRPr="00F01A2D">
              <w:rPr>
                <w:rFonts w:ascii="Arial" w:hAnsi="Arial" w:cs="Arial"/>
                <w:i/>
                <w:iCs/>
                <w:sz w:val="20"/>
                <w:szCs w:val="20"/>
              </w:rPr>
              <w:t>35</w:t>
            </w:r>
          </w:p>
        </w:tc>
        <w:tc>
          <w:tcPr>
            <w:tcW w:w="0" w:type="auto"/>
          </w:tcPr>
          <w:p w:rsidR="00856E79" w:rsidRPr="00F01A2D" w:rsidRDefault="003A267C" w:rsidP="00B8565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e</w:t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>35F: CGAGCCTCCAGAAGAAGTGTT</w:t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ab/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ab/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ab/>
            </w:r>
          </w:p>
          <w:p w:rsidR="00856E79" w:rsidRPr="00F01A2D" w:rsidRDefault="003A267C" w:rsidP="00B8565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e</w:t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 xml:space="preserve">35R: GAAAGCGTCTGCCATCCC  </w:t>
            </w:r>
          </w:p>
        </w:tc>
        <w:tc>
          <w:tcPr>
            <w:tcW w:w="992" w:type="dxa"/>
          </w:tcPr>
          <w:p w:rsidR="00856E79" w:rsidRPr="00F01A2D" w:rsidRDefault="00856E79" w:rsidP="00B8565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01A2D">
              <w:rPr>
                <w:rFonts w:ascii="Arial" w:hAnsi="Arial" w:cs="Arial"/>
                <w:sz w:val="20"/>
                <w:szCs w:val="20"/>
              </w:rPr>
              <w:t>55</w:t>
            </w:r>
          </w:p>
        </w:tc>
        <w:tc>
          <w:tcPr>
            <w:tcW w:w="1985" w:type="dxa"/>
          </w:tcPr>
          <w:p w:rsidR="00856E79" w:rsidRPr="00F01A2D" w:rsidRDefault="00856E79" w:rsidP="00B8565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01A2D">
              <w:rPr>
                <w:rFonts w:ascii="Arial" w:hAnsi="Arial" w:cs="Arial"/>
                <w:sz w:val="20"/>
                <w:szCs w:val="20"/>
              </w:rPr>
              <w:t xml:space="preserve">622 </w:t>
            </w:r>
          </w:p>
        </w:tc>
      </w:tr>
      <w:tr w:rsidR="00856E79" w:rsidRPr="00F01A2D" w:rsidTr="00B85653">
        <w:tc>
          <w:tcPr>
            <w:tcW w:w="0" w:type="auto"/>
          </w:tcPr>
          <w:p w:rsidR="00856E79" w:rsidRPr="00F01A2D" w:rsidRDefault="003A267C" w:rsidP="00B85653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pe</w:t>
            </w:r>
            <w:r w:rsidR="00856E79" w:rsidRPr="00F01A2D">
              <w:rPr>
                <w:rFonts w:ascii="Arial" w:hAnsi="Arial" w:cs="Arial"/>
                <w:i/>
                <w:iCs/>
                <w:sz w:val="20"/>
                <w:szCs w:val="20"/>
              </w:rPr>
              <w:t>11</w:t>
            </w:r>
          </w:p>
        </w:tc>
        <w:tc>
          <w:tcPr>
            <w:tcW w:w="0" w:type="auto"/>
          </w:tcPr>
          <w:p w:rsidR="00856E79" w:rsidRPr="00F01A2D" w:rsidRDefault="003A267C" w:rsidP="00B8565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e</w:t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 xml:space="preserve">11F: TTGTGACCGAAGCCGTTAT  </w:t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ab/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ab/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ab/>
            </w:r>
          </w:p>
          <w:p w:rsidR="00856E79" w:rsidRPr="00F01A2D" w:rsidRDefault="003A267C" w:rsidP="00B8565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e</w:t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 xml:space="preserve">11R: CGTAGCTCAGCTCGTTGGA  </w:t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ab/>
            </w:r>
          </w:p>
        </w:tc>
        <w:tc>
          <w:tcPr>
            <w:tcW w:w="992" w:type="dxa"/>
          </w:tcPr>
          <w:p w:rsidR="00856E79" w:rsidRPr="00F01A2D" w:rsidRDefault="00856E79" w:rsidP="00B8565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01A2D">
              <w:rPr>
                <w:rFonts w:ascii="Arial" w:hAnsi="Arial" w:cs="Arial"/>
                <w:sz w:val="20"/>
                <w:szCs w:val="20"/>
              </w:rPr>
              <w:t>55</w:t>
            </w:r>
          </w:p>
        </w:tc>
        <w:tc>
          <w:tcPr>
            <w:tcW w:w="1985" w:type="dxa"/>
          </w:tcPr>
          <w:p w:rsidR="00856E79" w:rsidRPr="00F01A2D" w:rsidRDefault="00856E79" w:rsidP="00B8565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01A2D">
              <w:rPr>
                <w:rFonts w:ascii="Arial" w:hAnsi="Arial" w:cs="Arial"/>
                <w:sz w:val="20"/>
                <w:szCs w:val="20"/>
              </w:rPr>
              <w:t xml:space="preserve">558 </w:t>
            </w:r>
          </w:p>
        </w:tc>
      </w:tr>
      <w:tr w:rsidR="00856E79" w:rsidRPr="00F01A2D" w:rsidTr="00B85653">
        <w:tc>
          <w:tcPr>
            <w:tcW w:w="0" w:type="auto"/>
          </w:tcPr>
          <w:p w:rsidR="00856E79" w:rsidRPr="00F01A2D" w:rsidRDefault="003A267C" w:rsidP="00B85653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pe</w:t>
            </w:r>
            <w:r w:rsidR="00856E79" w:rsidRPr="00F01A2D">
              <w:rPr>
                <w:rFonts w:ascii="Arial" w:hAnsi="Arial" w:cs="Arial"/>
                <w:i/>
                <w:iCs/>
                <w:sz w:val="20"/>
                <w:szCs w:val="20"/>
              </w:rPr>
              <w:t>3</w:t>
            </w:r>
          </w:p>
        </w:tc>
        <w:tc>
          <w:tcPr>
            <w:tcW w:w="0" w:type="auto"/>
          </w:tcPr>
          <w:p w:rsidR="00856E79" w:rsidRPr="00F01A2D" w:rsidRDefault="003A267C" w:rsidP="00B8565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e</w:t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 xml:space="preserve">3F: CTGATGAGTGGCGGTCTCG  </w:t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ab/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ab/>
            </w:r>
          </w:p>
          <w:p w:rsidR="00856E79" w:rsidRPr="00F01A2D" w:rsidRDefault="003A267C" w:rsidP="00B8565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e</w:t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 xml:space="preserve">3R: GTACATCGGGATGACGCTG  </w:t>
            </w:r>
          </w:p>
        </w:tc>
        <w:tc>
          <w:tcPr>
            <w:tcW w:w="992" w:type="dxa"/>
          </w:tcPr>
          <w:p w:rsidR="00856E79" w:rsidRPr="00F01A2D" w:rsidRDefault="00856E79" w:rsidP="00B8565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01A2D">
              <w:rPr>
                <w:rFonts w:ascii="Arial" w:hAnsi="Arial" w:cs="Arial"/>
                <w:sz w:val="20"/>
                <w:szCs w:val="20"/>
              </w:rPr>
              <w:t>63</w:t>
            </w:r>
          </w:p>
        </w:tc>
        <w:tc>
          <w:tcPr>
            <w:tcW w:w="1985" w:type="dxa"/>
          </w:tcPr>
          <w:p w:rsidR="00856E79" w:rsidRPr="00F01A2D" w:rsidRDefault="00856E79" w:rsidP="00B8565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01A2D">
              <w:rPr>
                <w:rFonts w:ascii="Arial" w:hAnsi="Arial" w:cs="Arial"/>
                <w:sz w:val="20"/>
                <w:szCs w:val="20"/>
              </w:rPr>
              <w:t>1724</w:t>
            </w:r>
          </w:p>
        </w:tc>
      </w:tr>
      <w:tr w:rsidR="00856E79" w:rsidRPr="00F01A2D" w:rsidTr="00B85653">
        <w:tc>
          <w:tcPr>
            <w:tcW w:w="0" w:type="auto"/>
          </w:tcPr>
          <w:p w:rsidR="00856E79" w:rsidRPr="00F01A2D" w:rsidRDefault="003A267C" w:rsidP="00B85653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pe_pgrs</w:t>
            </w:r>
            <w:r w:rsidR="00856E79" w:rsidRPr="00F01A2D">
              <w:rPr>
                <w:rFonts w:ascii="Arial" w:hAnsi="Arial" w:cs="Arial"/>
                <w:i/>
                <w:iCs/>
                <w:sz w:val="20"/>
                <w:szCs w:val="20"/>
              </w:rPr>
              <w:t>16</w:t>
            </w:r>
          </w:p>
        </w:tc>
        <w:tc>
          <w:tcPr>
            <w:tcW w:w="0" w:type="auto"/>
          </w:tcPr>
          <w:p w:rsidR="00856E79" w:rsidRPr="00F01A2D" w:rsidRDefault="003A267C" w:rsidP="00B85653">
            <w:pPr>
              <w:rPr>
                <w:rFonts w:ascii="Arial" w:hAnsi="Arial" w:cs="Arial"/>
                <w:sz w:val="20"/>
                <w:szCs w:val="20"/>
              </w:rPr>
            </w:pPr>
            <w:r w:rsidRPr="003A267C">
              <w:rPr>
                <w:rFonts w:ascii="Arial" w:hAnsi="Arial" w:cs="Arial"/>
                <w:iCs/>
                <w:sz w:val="20"/>
                <w:szCs w:val="20"/>
              </w:rPr>
              <w:t>pe_pgrs</w:t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 xml:space="preserve">16F: TGGGATCGGCGACGCTACCAACCAA </w:t>
            </w:r>
          </w:p>
          <w:p w:rsidR="00856E79" w:rsidRPr="00F01A2D" w:rsidRDefault="003A267C" w:rsidP="00B85653">
            <w:pPr>
              <w:rPr>
                <w:rFonts w:ascii="Arial" w:hAnsi="Arial" w:cs="Arial"/>
                <w:sz w:val="20"/>
                <w:szCs w:val="20"/>
              </w:rPr>
            </w:pPr>
            <w:r w:rsidRPr="003A267C">
              <w:rPr>
                <w:rFonts w:ascii="Arial" w:hAnsi="Arial" w:cs="Arial"/>
                <w:iCs/>
                <w:sz w:val="20"/>
                <w:szCs w:val="20"/>
              </w:rPr>
              <w:t>pe_pgrs</w:t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>16R: GCCCGCTGCAGACGCCCCTTC</w:t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ab/>
            </w:r>
          </w:p>
          <w:p w:rsidR="00856E79" w:rsidRPr="00F01A2D" w:rsidRDefault="003A267C" w:rsidP="00B85653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3A267C">
              <w:rPr>
                <w:rFonts w:ascii="Arial" w:hAnsi="Arial" w:cs="Arial"/>
                <w:iCs/>
                <w:sz w:val="20"/>
                <w:szCs w:val="20"/>
              </w:rPr>
              <w:t>pe_pgrs</w:t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>seqF</w:t>
            </w:r>
            <w:proofErr w:type="spellEnd"/>
            <w:r w:rsidR="00856E79" w:rsidRPr="00F01A2D">
              <w:rPr>
                <w:rFonts w:ascii="Arial" w:hAnsi="Arial" w:cs="Arial"/>
                <w:sz w:val="20"/>
                <w:szCs w:val="20"/>
              </w:rPr>
              <w:t>: GGCAACGGCGGGCTGCTATTCG (internal sequencing primer)</w:t>
            </w:r>
          </w:p>
          <w:p w:rsidR="00856E79" w:rsidRPr="00F01A2D" w:rsidRDefault="003A267C" w:rsidP="003A267C">
            <w:pPr>
              <w:rPr>
                <w:rFonts w:ascii="Arial" w:hAnsi="Arial" w:cs="Arial"/>
                <w:sz w:val="20"/>
                <w:szCs w:val="20"/>
              </w:rPr>
            </w:pPr>
            <w:r w:rsidRPr="003A267C">
              <w:rPr>
                <w:rFonts w:ascii="Arial" w:hAnsi="Arial" w:cs="Arial"/>
                <w:iCs/>
                <w:sz w:val="20"/>
                <w:szCs w:val="20"/>
              </w:rPr>
              <w:t>pe_pgrs</w:t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>16seqR: GAGGCCGATGTTGCCGTTGTG (internal sequencing primer)</w:t>
            </w:r>
          </w:p>
        </w:tc>
        <w:tc>
          <w:tcPr>
            <w:tcW w:w="992" w:type="dxa"/>
          </w:tcPr>
          <w:p w:rsidR="00856E79" w:rsidRPr="00F01A2D" w:rsidRDefault="00856E79" w:rsidP="00B8565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01A2D">
              <w:rPr>
                <w:rFonts w:ascii="Arial" w:hAnsi="Arial" w:cs="Arial"/>
                <w:sz w:val="20"/>
                <w:szCs w:val="20"/>
              </w:rPr>
              <w:t>64</w:t>
            </w:r>
          </w:p>
        </w:tc>
        <w:tc>
          <w:tcPr>
            <w:tcW w:w="1985" w:type="dxa"/>
          </w:tcPr>
          <w:p w:rsidR="00856E79" w:rsidRPr="00F01A2D" w:rsidRDefault="00856E79" w:rsidP="00B8565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01A2D">
              <w:rPr>
                <w:rFonts w:ascii="Arial" w:hAnsi="Arial" w:cs="Arial"/>
                <w:sz w:val="20"/>
                <w:szCs w:val="20"/>
              </w:rPr>
              <w:t>2891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D11722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YWxhcmljbzwvQXV0aG9yPjxZZWFyPjIwMDg8L1llYXI+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D11722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YWxhcmljbzwvQXV0aG9yPjxZZWFyPjIwMDg8L1llYXI+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D11722">
              <w:rPr>
                <w:rFonts w:ascii="Arial" w:hAnsi="Arial" w:cs="Arial"/>
                <w:sz w:val="20"/>
                <w:szCs w:val="20"/>
              </w:rPr>
            </w:r>
            <w:r w:rsidR="00D11722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D11722">
              <w:rPr>
                <w:rFonts w:ascii="Arial" w:hAnsi="Arial" w:cs="Arial"/>
                <w:sz w:val="20"/>
                <w:szCs w:val="20"/>
              </w:rPr>
            </w:r>
            <w:r w:rsidR="00D11722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20]</w:t>
            </w:r>
            <w:r w:rsidR="00D11722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856E79" w:rsidRPr="00F01A2D" w:rsidTr="00B85653">
        <w:tc>
          <w:tcPr>
            <w:tcW w:w="0" w:type="auto"/>
          </w:tcPr>
          <w:p w:rsidR="00856E79" w:rsidRPr="00F01A2D" w:rsidRDefault="003A267C" w:rsidP="00B85653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pe_pgrs</w:t>
            </w:r>
            <w:r w:rsidR="00856E79" w:rsidRPr="00F01A2D">
              <w:rPr>
                <w:rFonts w:ascii="Arial" w:hAnsi="Arial" w:cs="Arial"/>
                <w:i/>
                <w:iCs/>
                <w:sz w:val="20"/>
                <w:szCs w:val="20"/>
              </w:rPr>
              <w:t>18</w:t>
            </w:r>
          </w:p>
        </w:tc>
        <w:tc>
          <w:tcPr>
            <w:tcW w:w="0" w:type="auto"/>
          </w:tcPr>
          <w:p w:rsidR="00856E79" w:rsidRPr="00F01A2D" w:rsidRDefault="003A267C" w:rsidP="00B85653">
            <w:pPr>
              <w:rPr>
                <w:rFonts w:ascii="Arial" w:hAnsi="Arial" w:cs="Arial"/>
                <w:sz w:val="20"/>
                <w:szCs w:val="20"/>
              </w:rPr>
            </w:pPr>
            <w:r w:rsidRPr="003A267C">
              <w:rPr>
                <w:rFonts w:ascii="Arial" w:hAnsi="Arial" w:cs="Arial"/>
                <w:iCs/>
                <w:sz w:val="20"/>
                <w:szCs w:val="20"/>
              </w:rPr>
              <w:t>pe_pgrs</w:t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>18F:  GCAGGGATCGTCCGAATAAA</w:t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ab/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ab/>
            </w:r>
          </w:p>
          <w:p w:rsidR="00856E79" w:rsidRPr="00F01A2D" w:rsidRDefault="003A267C" w:rsidP="00B85653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3A267C">
              <w:rPr>
                <w:rFonts w:ascii="Arial" w:hAnsi="Arial" w:cs="Arial"/>
                <w:iCs/>
                <w:sz w:val="20"/>
                <w:szCs w:val="20"/>
              </w:rPr>
              <w:t>pe_pgrs</w:t>
            </w:r>
            <w:proofErr w:type="spellEnd"/>
            <w:r w:rsidRPr="00F01A2D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 xml:space="preserve">18R: CGGTCACGCCCACAAGGTG  </w:t>
            </w:r>
          </w:p>
          <w:p w:rsidR="00856E79" w:rsidRPr="00F01A2D" w:rsidRDefault="003A267C" w:rsidP="00B85653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3A267C">
              <w:rPr>
                <w:rFonts w:ascii="Arial" w:hAnsi="Arial" w:cs="Arial"/>
                <w:iCs/>
                <w:sz w:val="20"/>
                <w:szCs w:val="20"/>
              </w:rPr>
              <w:t>pe_pgrs</w:t>
            </w:r>
            <w:proofErr w:type="spellEnd"/>
            <w:r w:rsidRPr="00F01A2D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r w:rsidR="00856E79" w:rsidRPr="00F01A2D">
              <w:rPr>
                <w:rFonts w:ascii="Arial" w:hAnsi="Arial" w:cs="Arial"/>
                <w:color w:val="000000"/>
                <w:sz w:val="20"/>
                <w:szCs w:val="20"/>
              </w:rPr>
              <w:t>18seqF: CAGGGCCTACCCTTTGAG (internal sequencing primer)</w:t>
            </w:r>
          </w:p>
        </w:tc>
        <w:tc>
          <w:tcPr>
            <w:tcW w:w="992" w:type="dxa"/>
          </w:tcPr>
          <w:p w:rsidR="00856E79" w:rsidRPr="00F01A2D" w:rsidRDefault="00856E79" w:rsidP="00B8565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01A2D">
              <w:rPr>
                <w:rFonts w:ascii="Arial" w:hAnsi="Arial" w:cs="Arial"/>
                <w:sz w:val="20"/>
                <w:szCs w:val="20"/>
              </w:rPr>
              <w:t>55</w:t>
            </w:r>
          </w:p>
        </w:tc>
        <w:tc>
          <w:tcPr>
            <w:tcW w:w="1985" w:type="dxa"/>
          </w:tcPr>
          <w:p w:rsidR="00856E79" w:rsidRPr="00F01A2D" w:rsidRDefault="00856E79" w:rsidP="00B8565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01A2D">
              <w:rPr>
                <w:rFonts w:ascii="Arial" w:hAnsi="Arial" w:cs="Arial"/>
                <w:sz w:val="20"/>
                <w:szCs w:val="20"/>
              </w:rPr>
              <w:t xml:space="preserve">1561 </w:t>
            </w:r>
          </w:p>
        </w:tc>
      </w:tr>
      <w:tr w:rsidR="00856E79" w:rsidRPr="00F01A2D" w:rsidTr="00B85653">
        <w:tc>
          <w:tcPr>
            <w:tcW w:w="0" w:type="auto"/>
          </w:tcPr>
          <w:p w:rsidR="00856E79" w:rsidRPr="00F01A2D" w:rsidRDefault="003A267C" w:rsidP="00B85653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pe_pgrs</w:t>
            </w:r>
            <w:r w:rsidR="00856E79" w:rsidRPr="00F01A2D">
              <w:rPr>
                <w:rFonts w:ascii="Arial" w:hAnsi="Arial" w:cs="Arial"/>
                <w:i/>
                <w:iCs/>
                <w:sz w:val="20"/>
                <w:szCs w:val="20"/>
              </w:rPr>
              <w:t>26</w:t>
            </w:r>
          </w:p>
        </w:tc>
        <w:tc>
          <w:tcPr>
            <w:tcW w:w="0" w:type="auto"/>
          </w:tcPr>
          <w:p w:rsidR="00856E79" w:rsidRPr="00F01A2D" w:rsidRDefault="003A267C" w:rsidP="00B85653">
            <w:pPr>
              <w:rPr>
                <w:sz w:val="20"/>
                <w:szCs w:val="20"/>
              </w:rPr>
            </w:pPr>
            <w:proofErr w:type="spellStart"/>
            <w:r w:rsidRPr="003A267C">
              <w:rPr>
                <w:rFonts w:ascii="Arial" w:hAnsi="Arial" w:cs="Arial"/>
                <w:iCs/>
                <w:sz w:val="20"/>
                <w:szCs w:val="20"/>
              </w:rPr>
              <w:t>pe_pgrs</w:t>
            </w:r>
            <w:proofErr w:type="spellEnd"/>
            <w:r w:rsidRPr="00F01A2D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>26F: AGACCTGCATTTGCAGCAGTC</w:t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ab/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ab/>
              <w:t xml:space="preserve"> </w:t>
            </w:r>
          </w:p>
          <w:p w:rsidR="00856E79" w:rsidRPr="00F01A2D" w:rsidRDefault="003A267C" w:rsidP="00B85653">
            <w:pPr>
              <w:rPr>
                <w:rFonts w:ascii="Arial" w:hAnsi="Arial" w:cs="Arial"/>
                <w:sz w:val="20"/>
                <w:szCs w:val="20"/>
              </w:rPr>
            </w:pPr>
            <w:r w:rsidRPr="003A267C">
              <w:rPr>
                <w:rFonts w:ascii="Arial" w:hAnsi="Arial" w:cs="Arial"/>
                <w:iCs/>
                <w:sz w:val="20"/>
                <w:szCs w:val="20"/>
              </w:rPr>
              <w:t>pe_pgrs</w:t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>26R: GCTGTTCGTTACCGGCATCTG</w:t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ab/>
            </w:r>
          </w:p>
          <w:p w:rsidR="00856E79" w:rsidRPr="00F01A2D" w:rsidRDefault="003A267C" w:rsidP="00B85653">
            <w:pPr>
              <w:rPr>
                <w:rFonts w:ascii="Arial" w:hAnsi="Arial" w:cs="Arial"/>
                <w:sz w:val="20"/>
                <w:szCs w:val="20"/>
              </w:rPr>
            </w:pPr>
            <w:r w:rsidRPr="003A267C">
              <w:rPr>
                <w:rFonts w:ascii="Arial" w:hAnsi="Arial" w:cs="Arial"/>
                <w:iCs/>
                <w:sz w:val="20"/>
                <w:szCs w:val="20"/>
              </w:rPr>
              <w:t>pe_pgrs</w:t>
            </w:r>
            <w:r w:rsidR="00856E79" w:rsidRPr="00F01A2D">
              <w:rPr>
                <w:rFonts w:ascii="Arial" w:hAnsi="Arial" w:cs="Arial"/>
                <w:color w:val="000000"/>
                <w:sz w:val="20"/>
                <w:szCs w:val="20"/>
              </w:rPr>
              <w:t>26seqF: CCGTCCCCGCCAGCCCT (internal sequencing primer)</w:t>
            </w:r>
          </w:p>
        </w:tc>
        <w:tc>
          <w:tcPr>
            <w:tcW w:w="992" w:type="dxa"/>
          </w:tcPr>
          <w:p w:rsidR="00856E79" w:rsidRPr="00F01A2D" w:rsidRDefault="00856E79" w:rsidP="00B8565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01A2D">
              <w:rPr>
                <w:rFonts w:ascii="Arial" w:hAnsi="Arial" w:cs="Arial"/>
                <w:sz w:val="20"/>
                <w:szCs w:val="20"/>
              </w:rPr>
              <w:t>55</w:t>
            </w:r>
          </w:p>
        </w:tc>
        <w:tc>
          <w:tcPr>
            <w:tcW w:w="1985" w:type="dxa"/>
          </w:tcPr>
          <w:p w:rsidR="00856E79" w:rsidRPr="00F01A2D" w:rsidRDefault="00856E79" w:rsidP="00B8565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01A2D">
              <w:rPr>
                <w:rFonts w:ascii="Arial" w:hAnsi="Arial" w:cs="Arial"/>
                <w:sz w:val="20"/>
                <w:szCs w:val="20"/>
              </w:rPr>
              <w:t>1797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D11722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YWxhcmljbzwvQXV0aG9yPjxZZWFyPjIwMDg8L1llYXI+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D11722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YWxhcmljbzwvQXV0aG9yPjxZZWFyPjIwMDg8L1llYXI+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D11722">
              <w:rPr>
                <w:rFonts w:ascii="Arial" w:hAnsi="Arial" w:cs="Arial"/>
                <w:sz w:val="20"/>
                <w:szCs w:val="20"/>
              </w:rPr>
            </w:r>
            <w:r w:rsidR="00D11722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D11722">
              <w:rPr>
                <w:rFonts w:ascii="Arial" w:hAnsi="Arial" w:cs="Arial"/>
                <w:sz w:val="20"/>
                <w:szCs w:val="20"/>
              </w:rPr>
            </w:r>
            <w:r w:rsidR="00D11722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20]</w:t>
            </w:r>
            <w:r w:rsidR="00D11722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856E79" w:rsidRPr="00F01A2D" w:rsidTr="00B85653">
        <w:tc>
          <w:tcPr>
            <w:tcW w:w="0" w:type="auto"/>
          </w:tcPr>
          <w:p w:rsidR="00856E79" w:rsidRPr="00F01A2D" w:rsidRDefault="003A267C" w:rsidP="00B85653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pe_pgrs</w:t>
            </w:r>
            <w:r w:rsidR="00856E79" w:rsidRPr="00F01A2D">
              <w:rPr>
                <w:rFonts w:ascii="Arial" w:hAnsi="Arial" w:cs="Arial"/>
                <w:i/>
                <w:iCs/>
                <w:sz w:val="20"/>
                <w:szCs w:val="20"/>
              </w:rPr>
              <w:t>33</w:t>
            </w:r>
          </w:p>
        </w:tc>
        <w:tc>
          <w:tcPr>
            <w:tcW w:w="0" w:type="auto"/>
          </w:tcPr>
          <w:p w:rsidR="00856E79" w:rsidRPr="00F01A2D" w:rsidRDefault="003A267C" w:rsidP="00B85653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3A267C">
              <w:rPr>
                <w:rFonts w:ascii="Arial" w:hAnsi="Arial" w:cs="Arial"/>
                <w:iCs/>
                <w:sz w:val="20"/>
                <w:szCs w:val="20"/>
              </w:rPr>
              <w:t>pe_pgrs</w:t>
            </w:r>
            <w:proofErr w:type="spellEnd"/>
            <w:r w:rsidR="00856E79" w:rsidRPr="00F01A2D">
              <w:rPr>
                <w:rFonts w:ascii="Arial" w:hAnsi="Arial" w:cs="Arial"/>
                <w:sz w:val="20"/>
                <w:szCs w:val="20"/>
                <w:lang w:val="en-US"/>
              </w:rPr>
              <w:t xml:space="preserve">33F: CTACGGTAACCCGTTCATCCC </w:t>
            </w:r>
          </w:p>
          <w:p w:rsidR="00856E79" w:rsidRPr="00F01A2D" w:rsidRDefault="003A267C" w:rsidP="00B85653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3A267C">
              <w:rPr>
                <w:rFonts w:ascii="Arial" w:hAnsi="Arial" w:cs="Arial"/>
                <w:iCs/>
                <w:sz w:val="20"/>
                <w:szCs w:val="20"/>
              </w:rPr>
              <w:t>pe_pgrs</w:t>
            </w:r>
            <w:proofErr w:type="spellEnd"/>
            <w:r w:rsidR="00856E79" w:rsidRPr="00F01A2D">
              <w:rPr>
                <w:rFonts w:ascii="Arial" w:hAnsi="Arial" w:cs="Arial"/>
                <w:sz w:val="20"/>
                <w:szCs w:val="20"/>
                <w:lang w:val="en-US"/>
              </w:rPr>
              <w:t xml:space="preserve">33R: GCGCCCGCCGAAGTGTAAG </w:t>
            </w:r>
          </w:p>
          <w:p w:rsidR="00856E79" w:rsidRPr="00F01A2D" w:rsidRDefault="00856E79" w:rsidP="00B85653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01A2D">
              <w:rPr>
                <w:rFonts w:ascii="Arial" w:hAnsi="Arial" w:cs="Arial"/>
                <w:color w:val="000000"/>
                <w:sz w:val="20"/>
                <w:szCs w:val="20"/>
              </w:rPr>
              <w:t>PGRS33seqF: GACGGCGGAATCTTGATC  (internal sequencing primer)</w:t>
            </w:r>
          </w:p>
        </w:tc>
        <w:tc>
          <w:tcPr>
            <w:tcW w:w="992" w:type="dxa"/>
          </w:tcPr>
          <w:p w:rsidR="00856E79" w:rsidRPr="00F01A2D" w:rsidRDefault="00856E79" w:rsidP="00B8565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01A2D">
              <w:rPr>
                <w:rFonts w:ascii="Arial" w:hAnsi="Arial" w:cs="Arial"/>
                <w:sz w:val="20"/>
                <w:szCs w:val="20"/>
              </w:rPr>
              <w:t>55</w:t>
            </w:r>
          </w:p>
        </w:tc>
        <w:tc>
          <w:tcPr>
            <w:tcW w:w="1985" w:type="dxa"/>
          </w:tcPr>
          <w:p w:rsidR="00856E79" w:rsidRPr="00F01A2D" w:rsidRDefault="00856E79" w:rsidP="00B8565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01A2D">
              <w:rPr>
                <w:rFonts w:ascii="Arial" w:hAnsi="Arial" w:cs="Arial"/>
                <w:sz w:val="20"/>
                <w:szCs w:val="20"/>
              </w:rPr>
              <w:t>1649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D11722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YWxhcmljbzwvQXV0aG9yPjxZZWFyPjIwMDU8L1llYXI+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D11722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YWxhcmljbzwvQXV0aG9yPjxZZWFyPjIwMDU8L1llYXI+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D11722">
              <w:rPr>
                <w:rFonts w:ascii="Arial" w:hAnsi="Arial" w:cs="Arial"/>
                <w:sz w:val="20"/>
                <w:szCs w:val="20"/>
              </w:rPr>
            </w:r>
            <w:r w:rsidR="00D11722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D11722">
              <w:rPr>
                <w:rFonts w:ascii="Arial" w:hAnsi="Arial" w:cs="Arial"/>
                <w:sz w:val="20"/>
                <w:szCs w:val="20"/>
              </w:rPr>
            </w:r>
            <w:r w:rsidR="00D11722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8]</w:t>
            </w:r>
            <w:r w:rsidR="00D11722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856E79" w:rsidRPr="00F01A2D" w:rsidTr="00B85653">
        <w:tc>
          <w:tcPr>
            <w:tcW w:w="0" w:type="auto"/>
          </w:tcPr>
          <w:p w:rsidR="00856E79" w:rsidRPr="00F01A2D" w:rsidRDefault="003A267C" w:rsidP="00B85653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pe_pgrs</w:t>
            </w:r>
            <w:r w:rsidR="00856E79" w:rsidRPr="00F01A2D">
              <w:rPr>
                <w:rFonts w:ascii="Arial" w:hAnsi="Arial" w:cs="Arial"/>
                <w:i/>
                <w:iCs/>
                <w:sz w:val="20"/>
                <w:szCs w:val="20"/>
              </w:rPr>
              <w:t>62</w:t>
            </w:r>
          </w:p>
        </w:tc>
        <w:tc>
          <w:tcPr>
            <w:tcW w:w="0" w:type="auto"/>
          </w:tcPr>
          <w:p w:rsidR="00856E79" w:rsidRPr="00F01A2D" w:rsidRDefault="003A267C" w:rsidP="00B85653">
            <w:pPr>
              <w:rPr>
                <w:rFonts w:ascii="Arial" w:hAnsi="Arial" w:cs="Arial"/>
                <w:sz w:val="20"/>
                <w:szCs w:val="20"/>
              </w:rPr>
            </w:pPr>
            <w:r w:rsidRPr="003A267C">
              <w:rPr>
                <w:rFonts w:ascii="Arial" w:hAnsi="Arial" w:cs="Arial"/>
                <w:iCs/>
                <w:sz w:val="20"/>
                <w:szCs w:val="20"/>
              </w:rPr>
              <w:t>pe_pgrs</w:t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 xml:space="preserve">62F:  TCACATTCTGGCTTTTGCG  </w:t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ab/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ab/>
            </w:r>
          </w:p>
          <w:p w:rsidR="00856E79" w:rsidRPr="00F01A2D" w:rsidRDefault="003A267C" w:rsidP="00B85653">
            <w:pPr>
              <w:rPr>
                <w:rFonts w:ascii="Arial" w:hAnsi="Arial" w:cs="Arial"/>
                <w:sz w:val="20"/>
                <w:szCs w:val="20"/>
              </w:rPr>
            </w:pPr>
            <w:r w:rsidRPr="003A267C">
              <w:rPr>
                <w:rFonts w:ascii="Arial" w:hAnsi="Arial" w:cs="Arial"/>
                <w:iCs/>
                <w:sz w:val="20"/>
                <w:szCs w:val="20"/>
              </w:rPr>
              <w:t>pe_pgrs</w:t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 xml:space="preserve">62R:  CCCATGCGTGGCTACGAC  </w:t>
            </w:r>
          </w:p>
        </w:tc>
        <w:tc>
          <w:tcPr>
            <w:tcW w:w="992" w:type="dxa"/>
          </w:tcPr>
          <w:p w:rsidR="00856E79" w:rsidRPr="00F01A2D" w:rsidRDefault="00856E79" w:rsidP="00B8565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01A2D">
              <w:rPr>
                <w:rFonts w:ascii="Arial" w:hAnsi="Arial" w:cs="Arial"/>
                <w:sz w:val="20"/>
                <w:szCs w:val="20"/>
              </w:rPr>
              <w:t>55</w:t>
            </w:r>
          </w:p>
        </w:tc>
        <w:tc>
          <w:tcPr>
            <w:tcW w:w="1985" w:type="dxa"/>
          </w:tcPr>
          <w:p w:rsidR="00856E79" w:rsidRPr="00F01A2D" w:rsidRDefault="00856E79" w:rsidP="00B8565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01A2D">
              <w:rPr>
                <w:rFonts w:ascii="Arial" w:hAnsi="Arial" w:cs="Arial"/>
                <w:sz w:val="20"/>
                <w:szCs w:val="20"/>
              </w:rPr>
              <w:t xml:space="preserve">1780 </w:t>
            </w:r>
          </w:p>
        </w:tc>
      </w:tr>
      <w:tr w:rsidR="00856E79" w:rsidRPr="00F01A2D" w:rsidTr="00B85653">
        <w:tc>
          <w:tcPr>
            <w:tcW w:w="0" w:type="auto"/>
          </w:tcPr>
          <w:p w:rsidR="00856E79" w:rsidRPr="00F01A2D" w:rsidRDefault="003A267C" w:rsidP="00B85653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ppe</w:t>
            </w:r>
            <w:r w:rsidR="00856E79" w:rsidRPr="00F01A2D">
              <w:rPr>
                <w:rFonts w:ascii="Arial" w:hAnsi="Arial" w:cs="Arial"/>
                <w:i/>
                <w:iCs/>
                <w:sz w:val="20"/>
                <w:szCs w:val="20"/>
              </w:rPr>
              <w:t>68</w:t>
            </w:r>
          </w:p>
        </w:tc>
        <w:tc>
          <w:tcPr>
            <w:tcW w:w="0" w:type="auto"/>
          </w:tcPr>
          <w:p w:rsidR="00856E79" w:rsidRPr="00F01A2D" w:rsidRDefault="003A267C" w:rsidP="00B8565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pe</w:t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 xml:space="preserve">68F: ATGAGGTCTCCGCCCAAGC  </w:t>
            </w:r>
          </w:p>
          <w:p w:rsidR="00856E79" w:rsidRPr="00F01A2D" w:rsidRDefault="003A267C" w:rsidP="00B8565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pe</w:t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 xml:space="preserve">68R: TCTTTACCTTCCTCGCCAAAA  </w:t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ab/>
            </w:r>
          </w:p>
        </w:tc>
        <w:tc>
          <w:tcPr>
            <w:tcW w:w="992" w:type="dxa"/>
          </w:tcPr>
          <w:p w:rsidR="00856E79" w:rsidRPr="00F01A2D" w:rsidRDefault="00856E79" w:rsidP="00B8565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01A2D">
              <w:rPr>
                <w:rFonts w:ascii="Arial" w:hAnsi="Arial" w:cs="Arial"/>
                <w:sz w:val="20"/>
                <w:szCs w:val="20"/>
              </w:rPr>
              <w:t>55</w:t>
            </w:r>
          </w:p>
        </w:tc>
        <w:tc>
          <w:tcPr>
            <w:tcW w:w="1985" w:type="dxa"/>
          </w:tcPr>
          <w:p w:rsidR="00856E79" w:rsidRPr="00F01A2D" w:rsidRDefault="00856E79" w:rsidP="00B8565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01A2D">
              <w:rPr>
                <w:rFonts w:ascii="Arial" w:hAnsi="Arial" w:cs="Arial"/>
                <w:sz w:val="20"/>
                <w:szCs w:val="20"/>
              </w:rPr>
              <w:t xml:space="preserve">1383 </w:t>
            </w:r>
          </w:p>
        </w:tc>
      </w:tr>
      <w:tr w:rsidR="00856E79" w:rsidRPr="00F01A2D" w:rsidTr="00B85653">
        <w:tc>
          <w:tcPr>
            <w:tcW w:w="0" w:type="auto"/>
          </w:tcPr>
          <w:p w:rsidR="00856E79" w:rsidRPr="00F01A2D" w:rsidRDefault="003A267C" w:rsidP="00B85653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ppe</w:t>
            </w:r>
            <w:r w:rsidR="00856E79" w:rsidRPr="00F01A2D">
              <w:rPr>
                <w:rFonts w:ascii="Arial" w:hAnsi="Arial" w:cs="Arial"/>
                <w:i/>
                <w:iCs/>
                <w:sz w:val="20"/>
                <w:szCs w:val="20"/>
              </w:rPr>
              <w:t>2</w:t>
            </w:r>
          </w:p>
        </w:tc>
        <w:tc>
          <w:tcPr>
            <w:tcW w:w="0" w:type="auto"/>
          </w:tcPr>
          <w:p w:rsidR="00856E79" w:rsidRPr="00F01A2D" w:rsidRDefault="003A267C" w:rsidP="00B8565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pe</w:t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 xml:space="preserve">2F: ACGCTCCAAACCTTGTCTAGC  </w:t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ab/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ab/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ab/>
            </w:r>
          </w:p>
          <w:p w:rsidR="00856E79" w:rsidRPr="00F01A2D" w:rsidRDefault="003A267C" w:rsidP="00B8565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pe</w:t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 xml:space="preserve">2R: GCGTCGCTTGTCGTACCC  </w:t>
            </w:r>
          </w:p>
        </w:tc>
        <w:tc>
          <w:tcPr>
            <w:tcW w:w="992" w:type="dxa"/>
          </w:tcPr>
          <w:p w:rsidR="00856E79" w:rsidRPr="00F01A2D" w:rsidRDefault="00856E79" w:rsidP="00B8565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01A2D">
              <w:rPr>
                <w:rFonts w:ascii="Arial" w:hAnsi="Arial" w:cs="Arial"/>
                <w:sz w:val="20"/>
                <w:szCs w:val="20"/>
              </w:rPr>
              <w:t>55</w:t>
            </w:r>
          </w:p>
        </w:tc>
        <w:tc>
          <w:tcPr>
            <w:tcW w:w="1985" w:type="dxa"/>
          </w:tcPr>
          <w:p w:rsidR="00856E79" w:rsidRPr="00F01A2D" w:rsidRDefault="00856E79" w:rsidP="00B8565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01A2D">
              <w:rPr>
                <w:rFonts w:ascii="Arial" w:hAnsi="Arial" w:cs="Arial"/>
                <w:sz w:val="20"/>
                <w:szCs w:val="20"/>
              </w:rPr>
              <w:t>1828</w:t>
            </w:r>
          </w:p>
        </w:tc>
      </w:tr>
      <w:tr w:rsidR="00856E79" w:rsidRPr="00F01A2D" w:rsidTr="00B85653">
        <w:tc>
          <w:tcPr>
            <w:tcW w:w="0" w:type="auto"/>
          </w:tcPr>
          <w:p w:rsidR="00856E79" w:rsidRPr="00F01A2D" w:rsidRDefault="003A267C" w:rsidP="00B85653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ppe</w:t>
            </w:r>
            <w:r w:rsidR="00856E79" w:rsidRPr="00F01A2D">
              <w:rPr>
                <w:rFonts w:ascii="Arial" w:hAnsi="Arial" w:cs="Arial"/>
                <w:i/>
                <w:iCs/>
                <w:sz w:val="20"/>
                <w:szCs w:val="20"/>
              </w:rPr>
              <w:t>44</w:t>
            </w:r>
          </w:p>
        </w:tc>
        <w:tc>
          <w:tcPr>
            <w:tcW w:w="0" w:type="auto"/>
          </w:tcPr>
          <w:p w:rsidR="00856E79" w:rsidRPr="00F01A2D" w:rsidRDefault="003A267C" w:rsidP="00B8565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pe</w:t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 xml:space="preserve">44F: TGGCGAGCGTGGTGCCTACGCTGGC  </w:t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ab/>
            </w:r>
          </w:p>
          <w:p w:rsidR="00856E79" w:rsidRPr="00F01A2D" w:rsidRDefault="003A267C" w:rsidP="00B8565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pe</w:t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 xml:space="preserve">44R: GGGTTAGCGCAATGTGGC  </w:t>
            </w:r>
          </w:p>
          <w:p w:rsidR="00856E79" w:rsidRPr="00F01A2D" w:rsidRDefault="003A267C" w:rsidP="00B8565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pe</w:t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>44seqF: GACCTTGATGGAATAATGG (internal sequencing primer)</w:t>
            </w:r>
          </w:p>
        </w:tc>
        <w:tc>
          <w:tcPr>
            <w:tcW w:w="992" w:type="dxa"/>
          </w:tcPr>
          <w:p w:rsidR="00856E79" w:rsidRPr="00F01A2D" w:rsidRDefault="00856E79" w:rsidP="00B8565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01A2D">
              <w:rPr>
                <w:rFonts w:ascii="Arial" w:hAnsi="Arial" w:cs="Arial"/>
                <w:sz w:val="20"/>
                <w:szCs w:val="20"/>
              </w:rPr>
              <w:t>62</w:t>
            </w:r>
          </w:p>
        </w:tc>
        <w:tc>
          <w:tcPr>
            <w:tcW w:w="1985" w:type="dxa"/>
          </w:tcPr>
          <w:p w:rsidR="00856E79" w:rsidRPr="00F01A2D" w:rsidRDefault="00856E79" w:rsidP="00B8565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01A2D">
              <w:rPr>
                <w:rFonts w:ascii="Arial" w:hAnsi="Arial" w:cs="Arial"/>
                <w:sz w:val="20"/>
                <w:szCs w:val="20"/>
              </w:rPr>
              <w:t xml:space="preserve">1292 </w:t>
            </w:r>
          </w:p>
        </w:tc>
      </w:tr>
      <w:tr w:rsidR="00856E79" w:rsidRPr="00F01A2D" w:rsidTr="00B85653">
        <w:tc>
          <w:tcPr>
            <w:tcW w:w="0" w:type="auto"/>
          </w:tcPr>
          <w:p w:rsidR="00856E79" w:rsidRPr="00F01A2D" w:rsidRDefault="003A267C" w:rsidP="00B85653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ppe</w:t>
            </w:r>
            <w:r w:rsidR="00856E79" w:rsidRPr="00F01A2D">
              <w:rPr>
                <w:rFonts w:ascii="Arial" w:hAnsi="Arial" w:cs="Arial"/>
                <w:i/>
                <w:iCs/>
                <w:sz w:val="20"/>
                <w:szCs w:val="20"/>
              </w:rPr>
              <w:t>10</w:t>
            </w:r>
          </w:p>
        </w:tc>
        <w:tc>
          <w:tcPr>
            <w:tcW w:w="0" w:type="auto"/>
          </w:tcPr>
          <w:p w:rsidR="00856E79" w:rsidRPr="00F01A2D" w:rsidRDefault="003A267C" w:rsidP="00B8565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pe</w:t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 xml:space="preserve">10F: GCGTCGGTGCTTGCCATA </w:t>
            </w:r>
          </w:p>
          <w:p w:rsidR="00856E79" w:rsidRPr="00F01A2D" w:rsidRDefault="003A267C" w:rsidP="00B8565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pe</w:t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 xml:space="preserve">10R: CAGGTAAGCGAACGGGTAGTC </w:t>
            </w:r>
          </w:p>
        </w:tc>
        <w:tc>
          <w:tcPr>
            <w:tcW w:w="992" w:type="dxa"/>
          </w:tcPr>
          <w:p w:rsidR="00856E79" w:rsidRPr="00F01A2D" w:rsidRDefault="00856E79" w:rsidP="00B8565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85" w:type="dxa"/>
          </w:tcPr>
          <w:p w:rsidR="00856E79" w:rsidRPr="00F01A2D" w:rsidRDefault="00856E79" w:rsidP="00B85653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F01A2D">
              <w:rPr>
                <w:rFonts w:ascii="Arial" w:hAnsi="Arial" w:cs="Arial"/>
                <w:sz w:val="20"/>
                <w:szCs w:val="20"/>
              </w:rPr>
              <w:t xml:space="preserve">1757 </w:t>
            </w:r>
          </w:p>
        </w:tc>
      </w:tr>
      <w:tr w:rsidR="00856E79" w:rsidRPr="00F01A2D" w:rsidTr="00B85653">
        <w:tc>
          <w:tcPr>
            <w:tcW w:w="0" w:type="auto"/>
          </w:tcPr>
          <w:p w:rsidR="00856E79" w:rsidRPr="00F01A2D" w:rsidRDefault="003A267C" w:rsidP="00B85653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ppe</w:t>
            </w:r>
            <w:r w:rsidR="00856E79" w:rsidRPr="00F01A2D">
              <w:rPr>
                <w:rFonts w:ascii="Arial" w:hAnsi="Arial" w:cs="Arial"/>
                <w:i/>
                <w:iCs/>
                <w:sz w:val="20"/>
                <w:szCs w:val="20"/>
              </w:rPr>
              <w:t>42</w:t>
            </w:r>
          </w:p>
        </w:tc>
        <w:tc>
          <w:tcPr>
            <w:tcW w:w="0" w:type="auto"/>
          </w:tcPr>
          <w:p w:rsidR="00856E79" w:rsidRPr="00F01A2D" w:rsidRDefault="003A267C" w:rsidP="00B8565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pe</w:t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 xml:space="preserve">42F: GGGCGAAGTTTGACGGAA  </w:t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ab/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ab/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ab/>
            </w:r>
          </w:p>
          <w:p w:rsidR="00856E79" w:rsidRPr="00F01A2D" w:rsidRDefault="003A267C" w:rsidP="00B85653">
            <w:pPr>
              <w:spacing w:line="36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  <w:sz w:val="20"/>
                <w:szCs w:val="20"/>
              </w:rPr>
              <w:t>ppe</w:t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 xml:space="preserve">42R: TTGCAACTAGGCGAGCTGTT  </w:t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ab/>
            </w:r>
          </w:p>
        </w:tc>
        <w:tc>
          <w:tcPr>
            <w:tcW w:w="992" w:type="dxa"/>
          </w:tcPr>
          <w:p w:rsidR="00856E79" w:rsidRPr="00F01A2D" w:rsidRDefault="00856E79" w:rsidP="00B85653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01A2D">
              <w:rPr>
                <w:rFonts w:ascii="Arial" w:hAnsi="Arial" w:cs="Arial"/>
                <w:sz w:val="20"/>
                <w:szCs w:val="20"/>
              </w:rPr>
              <w:t>60</w:t>
            </w:r>
          </w:p>
        </w:tc>
        <w:tc>
          <w:tcPr>
            <w:tcW w:w="1985" w:type="dxa"/>
          </w:tcPr>
          <w:p w:rsidR="00856E79" w:rsidRPr="00F01A2D" w:rsidRDefault="00856E79" w:rsidP="00B85653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01A2D">
              <w:rPr>
                <w:rFonts w:ascii="Arial" w:hAnsi="Arial" w:cs="Arial"/>
                <w:sz w:val="20"/>
                <w:szCs w:val="20"/>
              </w:rPr>
              <w:t xml:space="preserve">2017 </w:t>
            </w:r>
          </w:p>
        </w:tc>
      </w:tr>
      <w:tr w:rsidR="00856E79" w:rsidRPr="00F01A2D" w:rsidTr="00B85653">
        <w:tc>
          <w:tcPr>
            <w:tcW w:w="0" w:type="auto"/>
          </w:tcPr>
          <w:p w:rsidR="00856E79" w:rsidRPr="00F01A2D" w:rsidRDefault="003A267C" w:rsidP="00B85653">
            <w:pPr>
              <w:jc w:val="both"/>
              <w:rPr>
                <w:rFonts w:ascii="Arial" w:hAnsi="Arial" w:cs="Arial"/>
                <w:i/>
                <w:iCs/>
                <w:sz w:val="20"/>
                <w:szCs w:val="20"/>
              </w:rPr>
            </w:pPr>
            <w:r>
              <w:rPr>
                <w:rFonts w:ascii="Arial" w:hAnsi="Arial" w:cs="Arial"/>
                <w:i/>
                <w:iCs/>
                <w:sz w:val="20"/>
                <w:szCs w:val="20"/>
              </w:rPr>
              <w:t>ppe</w:t>
            </w:r>
            <w:r w:rsidR="00856E79" w:rsidRPr="00F01A2D">
              <w:rPr>
                <w:rFonts w:ascii="Arial" w:hAnsi="Arial" w:cs="Arial"/>
                <w:i/>
                <w:iCs/>
                <w:sz w:val="20"/>
                <w:szCs w:val="20"/>
              </w:rPr>
              <w:t>62</w:t>
            </w:r>
          </w:p>
        </w:tc>
        <w:tc>
          <w:tcPr>
            <w:tcW w:w="0" w:type="auto"/>
          </w:tcPr>
          <w:p w:rsidR="00856E79" w:rsidRPr="00F01A2D" w:rsidRDefault="003A267C" w:rsidP="00B8565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pe</w:t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 xml:space="preserve">62F: CCGTAACGCATTGACGACACC  </w:t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ab/>
            </w:r>
          </w:p>
          <w:p w:rsidR="00856E79" w:rsidRPr="00F01A2D" w:rsidRDefault="003A267C" w:rsidP="00B85653">
            <w:pPr>
              <w:spacing w:line="36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  <w:sz w:val="20"/>
                <w:szCs w:val="20"/>
              </w:rPr>
              <w:t>ppe</w:t>
            </w:r>
            <w:r w:rsidR="00856E79" w:rsidRPr="00F01A2D">
              <w:rPr>
                <w:rFonts w:ascii="Arial" w:hAnsi="Arial" w:cs="Arial"/>
                <w:sz w:val="20"/>
                <w:szCs w:val="20"/>
              </w:rPr>
              <w:t xml:space="preserve">62R: CAACGAACTGGGACTG  </w:t>
            </w:r>
          </w:p>
        </w:tc>
        <w:tc>
          <w:tcPr>
            <w:tcW w:w="992" w:type="dxa"/>
          </w:tcPr>
          <w:p w:rsidR="00856E79" w:rsidRPr="00F01A2D" w:rsidRDefault="00856E79" w:rsidP="00B85653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01A2D">
              <w:rPr>
                <w:rFonts w:ascii="Arial" w:hAnsi="Arial" w:cs="Arial"/>
                <w:sz w:val="20"/>
                <w:szCs w:val="20"/>
              </w:rPr>
              <w:t>60</w:t>
            </w:r>
          </w:p>
        </w:tc>
        <w:tc>
          <w:tcPr>
            <w:tcW w:w="1985" w:type="dxa"/>
          </w:tcPr>
          <w:p w:rsidR="00856E79" w:rsidRPr="00F01A2D" w:rsidRDefault="00856E79" w:rsidP="00B85653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F01A2D">
              <w:rPr>
                <w:rFonts w:ascii="Arial" w:hAnsi="Arial" w:cs="Arial"/>
                <w:sz w:val="20"/>
                <w:szCs w:val="20"/>
              </w:rPr>
              <w:t xml:space="preserve">1936 </w:t>
            </w:r>
          </w:p>
        </w:tc>
      </w:tr>
    </w:tbl>
    <w:p w:rsidR="00856E79" w:rsidRPr="008969D8" w:rsidRDefault="00856E79" w:rsidP="00856E79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:rsidR="00640F1F" w:rsidRDefault="00640F1F"/>
    <w:sectPr w:rsidR="00640F1F" w:rsidSect="00640F1F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characterSpacingControl w:val="doNotCompress"/>
  <w:compat/>
  <w:rsids>
    <w:rsidRoot w:val="00856E79"/>
    <w:rsid w:val="00260F57"/>
    <w:rsid w:val="003A267C"/>
    <w:rsid w:val="00461F26"/>
    <w:rsid w:val="00640F1F"/>
    <w:rsid w:val="006549A2"/>
    <w:rsid w:val="007D44E9"/>
    <w:rsid w:val="00856E79"/>
    <w:rsid w:val="009B4693"/>
    <w:rsid w:val="00D11722"/>
    <w:rsid w:val="00D263CA"/>
    <w:rsid w:val="00F906E2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56E79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Z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1</Pages>
  <Words>257</Words>
  <Characters>1465</Characters>
  <Application>Microsoft Office Word</Application>
  <DocSecurity>0</DocSecurity>
  <Lines>12</Lines>
  <Paragraphs>3</Paragraphs>
  <ScaleCrop>false</ScaleCrop>
  <Company>University of Melbourne</Company>
  <LinksUpToDate>false</LinksUpToDate>
  <CharactersWithSpaces>171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mcevoy</dc:creator>
  <cp:keywords/>
  <dc:description/>
  <cp:lastModifiedBy>cmcevoy</cp:lastModifiedBy>
  <cp:revision>6</cp:revision>
  <dcterms:created xsi:type="dcterms:W3CDTF">2010-08-26T21:20:00Z</dcterms:created>
  <dcterms:modified xsi:type="dcterms:W3CDTF">2011-10-13T06:14:00Z</dcterms:modified>
</cp:coreProperties>
</file>